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0A521873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66B229CC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27A1F0DF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614C9A7E" w:rsidR="007062E5" w:rsidRPr="007062E5" w:rsidRDefault="00D25FD3" w:rsidP="007062E5">
      <w:pPr>
        <w:pStyle w:val="2"/>
        <w:numPr>
          <w:ilvl w:val="0"/>
          <w:numId w:val="9"/>
        </w:numPr>
      </w:pPr>
      <w:r>
        <w:t>Определения</w:t>
      </w:r>
    </w:p>
    <w:p w14:paraId="5A383F8E" w14:textId="64B99F68" w:rsidR="00282270" w:rsidRDefault="005A0B11" w:rsidP="00282270">
      <w:pPr>
        <w:pStyle w:val="a7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В неравновесных системах возникают особые необратимые процессы, называемые </w:t>
      </w:r>
      <w:r>
        <w:rPr>
          <w:rFonts w:ascii="Arial" w:hAnsi="Arial" w:cs="Arial"/>
          <w:b/>
          <w:bCs/>
          <w:color w:val="000000"/>
        </w:rPr>
        <w:t>явлениями переноса</w:t>
      </w:r>
      <w:r>
        <w:rPr>
          <w:rFonts w:ascii="Arial" w:hAnsi="Arial" w:cs="Arial"/>
          <w:color w:val="000000"/>
        </w:rPr>
        <w:t>, в результате которых происходит</w:t>
      </w:r>
      <w:r w:rsidR="00282270">
        <w:rPr>
          <w:rFonts w:ascii="Arial" w:hAnsi="Arial" w:cs="Arial"/>
          <w:color w:val="000000"/>
        </w:rPr>
        <w:t xml:space="preserve"> пространственный перенос массы, энергии, импульса.</w:t>
      </w:r>
    </w:p>
    <w:p w14:paraId="7377E926" w14:textId="1BA5FAA9" w:rsidR="00282270" w:rsidRDefault="007062E5" w:rsidP="007062E5">
      <w:pPr>
        <w:pStyle w:val="3"/>
      </w:pPr>
      <w:r>
        <w:t>Диффузия</w:t>
      </w:r>
    </w:p>
    <w:p w14:paraId="498DEBD4" w14:textId="71732AF7" w:rsidR="007062E5" w:rsidRDefault="0053439D" w:rsidP="007062E5">
      <w:pPr>
        <w:pStyle w:val="a7"/>
      </w:pPr>
      <w:r>
        <w:t>Если в составе молекул вещества имеется примесь молекул другого типа, и эта примесь в объеме распределена неоднородно (например, примесь вводится искусственно в какой-то точке объема), то из-за хаотического движения молекул примесь начнет стремиться к 3 равномерному пространственному распределению. Возникнет перенос вещества примеси – его диффузия</w:t>
      </w:r>
    </w:p>
    <w:p w14:paraId="6A442723" w14:textId="66487837" w:rsidR="0053439D" w:rsidRPr="0053439D" w:rsidRDefault="0053439D" w:rsidP="007062E5">
      <w:pPr>
        <w:pStyle w:val="a7"/>
        <w:rPr>
          <w:lang w:val="en-US"/>
        </w:rPr>
      </w:pPr>
    </w:p>
    <w:p w14:paraId="64D16C5B" w14:textId="7806F891" w:rsidR="0053439D" w:rsidRDefault="0053439D" w:rsidP="007062E5">
      <w:pPr>
        <w:pStyle w:val="a7"/>
      </w:pPr>
      <w:r>
        <w:t xml:space="preserve">Определяется уравнением </w:t>
      </w:r>
      <w:proofErr w:type="spellStart"/>
      <w:r>
        <w:t>Фик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3C97093B" w:rsidR="0053439D" w:rsidRDefault="0053439D" w:rsidP="00202D85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4A6AB30" w14:textId="615668D6" w:rsidR="0053439D" w:rsidRDefault="0053439D" w:rsidP="0053439D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есть коэффициент пропорциональности. </w:t>
      </w:r>
    </w:p>
    <w:p w14:paraId="631F0EC4" w14:textId="6B087ABA" w:rsidR="0053439D" w:rsidRPr="0053439D" w:rsidRDefault="0053439D" w:rsidP="0053439D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>
        <w:rPr>
          <w:lang w:val="en-US"/>
        </w:rPr>
        <w:t xml:space="preserve"> - </w:t>
      </w:r>
      <w:proofErr w:type="spellStart"/>
      <w:r>
        <w:rPr>
          <w:lang w:val="en-US"/>
        </w:rPr>
        <w:t>dsaf</w:t>
      </w:r>
      <w:proofErr w:type="spellEnd"/>
    </w:p>
    <w:p w14:paraId="45ACC877" w14:textId="7C1D8C92" w:rsidR="0053439D" w:rsidRPr="007062E5" w:rsidRDefault="0053439D" w:rsidP="007062E5">
      <w:pPr>
        <w:pStyle w:val="a7"/>
      </w:pPr>
      <w:r>
        <w:t>Это коэффициент называется коэффициентом диффузии. Его размерность см2 /с. Знак минус в (9.2) означает, что поток возникает в направлении убывания концентрации.</w:t>
      </w: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6A6F8589" w:rsidR="003E4B78" w:rsidRDefault="00282270" w:rsidP="00282270">
      <w:pPr>
        <w:pStyle w:val="a7"/>
      </w:pPr>
      <w:proofErr w:type="gramStart"/>
      <w:r>
        <w:t>Вязкость это свойство жидкости</w:t>
      </w:r>
      <w:proofErr w:type="gramEnd"/>
      <w:r>
        <w:t xml:space="preserve"> или газа, обусловленное </w:t>
      </w:r>
      <w:r>
        <w:rPr>
          <w:b/>
          <w:bCs/>
        </w:rPr>
        <w:t>внутренним трением</w:t>
      </w:r>
      <w:r>
        <w:t> между соприкасающимися параллельными слоями жидкости или газа, движущимися с различными скоростями. В результате, импульс слоя, движущегося быстрее, уменьшается, а движущегося медленнее – увеличивается, что приводит к торможению слоя, движущегося быстрее, и ускорению слоя, движущегося медленнее. Другими словами, </w:t>
      </w:r>
      <w:r>
        <w:rPr>
          <w:b/>
          <w:bCs/>
        </w:rPr>
        <w:t>внутреннее трение </w:t>
      </w:r>
      <w:r>
        <w:t>приводит к переносу импульса от одного движущегося слоя жидкости или газа к другому соприкасающемуся с ним слою.</w:t>
      </w:r>
    </w:p>
    <w:p w14:paraId="5ED16B63" w14:textId="73D66ECF" w:rsidR="003E4B78" w:rsidRDefault="003E4B78" w:rsidP="003E4B78">
      <w:pPr>
        <w:pStyle w:val="a7"/>
      </w:pPr>
      <w:r>
        <w:lastRenderedPageBreak/>
        <w:t>При движении твердого тела в газе или жидкости, или при обтекании тела газом или жидкостью возникают макроскопические градиенты скорости, обусловленные наличием взаимодействия с твердыми поверхностями. На рис. 9.3 показан пример такого течения. Газ или жидкость здесь находится между двумя пластинами, нижняя пластина покоится, а верхняя движется под действием силы F с некоторой скоростью. Из-за сил молекулярного взаимодействия между веществом и пластинами в непосредственной близости от нижней пластины вещество тоже не движется (имеется в виду макроскопическое перемещение, а не тепловое молекулярное движение), в то время как вблизи верхней пластины оно перемещается со скоростью пластины.</w:t>
      </w:r>
    </w:p>
    <w:p w14:paraId="4ACA6A69" w14:textId="6644F0F5" w:rsidR="008E44BB" w:rsidRDefault="008E44BB" w:rsidP="008E44BB">
      <w:pPr>
        <w:pStyle w:val="a7"/>
      </w:pPr>
      <w:r w:rsidRPr="00202D85">
        <w:rPr>
          <w:highlight w:val="yellow"/>
        </w:rPr>
        <w:t xml:space="preserve">Введем скорость </w:t>
      </w:r>
      <w:proofErr w:type="spellStart"/>
      <w:r w:rsidRPr="00202D85">
        <w:rPr>
          <w:highlight w:val="yellow"/>
        </w:rPr>
        <w:t>uy</w:t>
      </w:r>
      <w:proofErr w:type="spellEnd"/>
      <w:r w:rsidRPr="00202D85">
        <w:rPr>
          <w:highlight w:val="yellow"/>
        </w:rPr>
        <w:t xml:space="preserve">(x) макроскопического течения слоя с </w:t>
      </w:r>
      <w:commentRangeStart w:id="8"/>
      <w:r w:rsidRPr="00202D85">
        <w:rPr>
          <w:highlight w:val="yellow"/>
        </w:rPr>
        <w:t>координатой</w:t>
      </w:r>
      <w:commentRangeEnd w:id="8"/>
      <w:r w:rsidR="00202D85">
        <w:rPr>
          <w:rStyle w:val="af4"/>
          <w:rFonts w:eastAsia="SimSun" w:cstheme="minorBidi"/>
          <w:color w:val="auto"/>
          <w:lang w:eastAsia="en-US"/>
        </w:rPr>
        <w:commentReference w:id="8"/>
      </w:r>
      <w:r w:rsidRPr="00202D85">
        <w:rPr>
          <w:highlight w:val="yellow"/>
        </w:rPr>
        <w:t xml:space="preserve"> х. Между движущимися с различными скоростями слоями вещества из-за молекулярного теплового движения происходит перенос направленного вдоль оси у макроскопического импульса, для молекул массы m равного </w:t>
      </w:r>
      <w:proofErr w:type="spellStart"/>
      <w:r w:rsidRPr="00202D85">
        <w:rPr>
          <w:highlight w:val="yellow"/>
        </w:rPr>
        <w:t>muy</w:t>
      </w:r>
      <w:proofErr w:type="spellEnd"/>
      <w:r w:rsidRPr="00202D85">
        <w:rPr>
          <w:highlight w:val="yellow"/>
        </w:rPr>
        <w:t xml:space="preserve">(x). Тогда через всякую параллельную пластинам воображаемой плоскость возникает поток импульса </w:t>
      </w:r>
      <w:r w:rsidRPr="00202D85">
        <w:rPr>
          <w:highlight w:val="yellow"/>
        </w:rPr>
        <w:sym w:font="Symbol" w:char="F050"/>
      </w:r>
      <w:r>
        <w:t xml:space="preserve">, который по определению есть поток молекул через эту плоскость, умноженный на переносимый каждой молекулой импульс </w:t>
      </w:r>
      <w:proofErr w:type="spellStart"/>
      <w:r>
        <w:t>muy</w:t>
      </w:r>
      <w:proofErr w:type="spellEnd"/>
      <w:r>
        <w:t xml:space="preserve">(x). Для газов можно провести рассуждения, полностью аналогичные представленным выше для диффузионного потока и потока тепла. Вместо плотности n(x) в первом случае и энергии единицы объема </w:t>
      </w:r>
      <w:proofErr w:type="gramStart"/>
      <w:r>
        <w:t>( )</w:t>
      </w:r>
      <w:proofErr w:type="gramEnd"/>
      <w:r>
        <w:t xml:space="preserve"> V A c </w:t>
      </w:r>
      <w:proofErr w:type="spellStart"/>
      <w:r>
        <w:t>nT</w:t>
      </w:r>
      <w:proofErr w:type="spellEnd"/>
      <w:r>
        <w:t xml:space="preserve"> x N во втором теперь надо использовать импульс единицы объема </w:t>
      </w:r>
      <w:proofErr w:type="spellStart"/>
      <w:r>
        <w:t>mnuy</w:t>
      </w:r>
      <w:proofErr w:type="spellEnd"/>
      <w:r>
        <w:t>(x). 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53439D" w14:paraId="76049F0F" w14:textId="77777777" w:rsidTr="00202D85">
        <w:tc>
          <w:tcPr>
            <w:tcW w:w="500" w:type="pct"/>
          </w:tcPr>
          <w:p w14:paraId="194C2B3B" w14:textId="77777777" w:rsidR="0053439D" w:rsidRDefault="0053439D" w:rsidP="00202D85">
            <w:pPr>
              <w:pStyle w:val="a7"/>
            </w:pPr>
          </w:p>
        </w:tc>
        <w:tc>
          <w:tcPr>
            <w:tcW w:w="4000" w:type="pct"/>
          </w:tcPr>
          <w:p w14:paraId="1A232651" w14:textId="6E298E57" w:rsidR="0053439D" w:rsidRDefault="0053439D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81A786" w14:textId="6BA4D83D" w:rsidR="0053439D" w:rsidRDefault="0053439D" w:rsidP="00202D85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DDCC3B0" w14:textId="77777777" w:rsidR="0053439D" w:rsidRDefault="0053439D" w:rsidP="008E44BB">
      <w:pPr>
        <w:pStyle w:val="a7"/>
      </w:pPr>
    </w:p>
    <w:p w14:paraId="40466476" w14:textId="5F141A26" w:rsidR="00B14DD4" w:rsidRDefault="00B14DD4" w:rsidP="003E4B78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2E8D91EA" w14:textId="03A3DC48" w:rsidR="008E44BB" w:rsidRDefault="008E44BB" w:rsidP="003E4B78">
      <w:pPr>
        <w:pStyle w:val="a7"/>
      </w:pPr>
      <w:r>
        <w:t>Коэффициент вязкост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44B5EA65" w14:textId="77777777" w:rsidTr="00E03B4A">
        <w:tc>
          <w:tcPr>
            <w:tcW w:w="500" w:type="pct"/>
          </w:tcPr>
          <w:p w14:paraId="2F8333D4" w14:textId="77777777" w:rsidR="008E44BB" w:rsidRDefault="008E44BB" w:rsidP="00E03B4A">
            <w:pPr>
              <w:pStyle w:val="a7"/>
            </w:pPr>
          </w:p>
        </w:tc>
        <w:tc>
          <w:tcPr>
            <w:tcW w:w="4000" w:type="pct"/>
          </w:tcPr>
          <w:p w14:paraId="57681871" w14:textId="234CE91D" w:rsidR="008E44BB" w:rsidRDefault="008E44BB" w:rsidP="00E03B4A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η=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F7E8B61" w14:textId="08731773" w:rsidR="008E44BB" w:rsidRDefault="008E44BB" w:rsidP="00E03B4A">
            <w:pPr>
              <w:pStyle w:val="a7"/>
            </w:pPr>
            <w:r>
              <w:t>(</w:t>
            </w:r>
            <w:r w:rsidR="00202D85">
              <w:fldChar w:fldCharType="begin"/>
            </w:r>
            <w:r w:rsidR="00202D85">
              <w:instrText xml:space="preserve"> SEQ Формула \*ARABIC </w:instrText>
            </w:r>
            <w:r w:rsidR="00202D85">
              <w:fldChar w:fldCharType="separate"/>
            </w:r>
            <w:r w:rsidR="0053439D">
              <w:rPr>
                <w:noProof/>
              </w:rPr>
              <w:t>3</w:t>
            </w:r>
            <w:r w:rsidR="00202D8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89DAA87" w14:textId="77777777" w:rsidR="00B14DD4" w:rsidRDefault="00B14DD4" w:rsidP="00B14DD4">
      <w:pPr>
        <w:pStyle w:val="a7"/>
      </w:pPr>
    </w:p>
    <w:p w14:paraId="6E45615F" w14:textId="17170168" w:rsidR="008E44BB" w:rsidRPr="00B14DD4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37CF74F2" w:rsidR="008E44BB" w:rsidRPr="005A0B11" w:rsidRDefault="005A0B11" w:rsidP="003E4B78">
      <w:pPr>
        <w:pStyle w:val="a7"/>
      </w:pPr>
      <w:r>
        <w:t xml:space="preserve">что в жидкостях такой простой взаимосвязи между коэффициентами диффузии, теплопроводности и вязкости нет. Кинематическая вязкость, например, может для разный жидкостей сильно отличаться: при 20оС для воды </w:t>
      </w:r>
      <w:r>
        <w:sym w:font="Symbol" w:char="F06E"/>
      </w:r>
      <w:r>
        <w:t xml:space="preserve"> = 0,010 см2 /с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</w:t>
      </w:r>
      <w:proofErr w:type="spellStart"/>
      <w:r>
        <w:t>аррениусовскому</w:t>
      </w:r>
      <w:proofErr w:type="spellEnd"/>
    </w:p>
    <w:p w14:paraId="679B637C" w14:textId="6A85C577" w:rsidR="00202D85" w:rsidRDefault="00202D85" w:rsidP="00202D85">
      <w:pPr>
        <w:pStyle w:val="a7"/>
      </w:pPr>
      <w:r>
        <w:t xml:space="preserve">для связи коэффициента </w:t>
      </w:r>
      <w:proofErr w:type="spellStart"/>
      <w:r>
        <w:t>диф</w:t>
      </w:r>
      <w:proofErr w:type="spellEnd"/>
      <w:r>
        <w:t xml:space="preserve"> используем простую модель: диффузия шарика в жидкости. </w:t>
      </w:r>
      <w:r w:rsidR="000652AC" w:rsidRPr="000652AC">
        <w:t>если предположить, что числа Рейнольдса малы, то для силы сопротивления, испытываемой макроскопическим шариком (частицей), можно использовать формулу Стокса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202D85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202D85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F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πr</m:t>
                </m:r>
                <m:r>
                  <w:rPr>
                    <w:rFonts w:ascii="Cambria Math" w:hAnsi="Cambria Math"/>
                    <w:lang w:val="en-US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225352D3" w:rsidR="00202D85" w:rsidRDefault="00202D85" w:rsidP="00202D85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69F682E" w14:textId="52D690CB" w:rsidR="00202D85" w:rsidRPr="00202D85" w:rsidRDefault="00202D85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202D85">
      <w:pPr>
        <w:pStyle w:val="a7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202D85">
      <w:pPr>
        <w:pStyle w:val="a7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</w:t>
      </w:r>
      <w:r w:rsidRPr="00202D85">
        <w:rPr>
          <w:rFonts w:ascii="Calibri" w:hAnsi="Calibri" w:cs="Calibri"/>
        </w:rPr>
        <w:t>—</w:t>
      </w:r>
      <w:r w:rsidRPr="00202D85">
        <w:t xml:space="preserve"> </w:t>
      </w:r>
      <w:r w:rsidRPr="00202D85">
        <w:rPr>
          <w:rFonts w:ascii="Calibri" w:hAnsi="Calibri" w:cs="Calibri"/>
        </w:rPr>
        <w:t>динамическая</w:t>
      </w:r>
      <w:r w:rsidRPr="00202D85">
        <w:t xml:space="preserve"> </w:t>
      </w:r>
      <w:r w:rsidRPr="00202D85">
        <w:rPr>
          <w:rFonts w:ascii="Calibri" w:hAnsi="Calibri" w:cs="Calibri"/>
        </w:rPr>
        <w:t>вязкость</w:t>
      </w:r>
      <w:r w:rsidRPr="00202D85">
        <w:t xml:space="preserve"> </w:t>
      </w:r>
      <w:r w:rsidRPr="00202D85">
        <w:rPr>
          <w:rFonts w:ascii="Calibri" w:hAnsi="Calibri" w:cs="Calibri"/>
        </w:rPr>
        <w:t>жидкости</w:t>
      </w:r>
      <w:r w:rsidRPr="00202D85">
        <w:t>,</w:t>
      </w:r>
    </w:p>
    <w:p w14:paraId="3D3839CD" w14:textId="631FA32D" w:rsidR="00202D85" w:rsidRPr="000652AC" w:rsidRDefault="00202D85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Pr="000652AC">
        <w:t>— скорость частицы.</w:t>
      </w:r>
    </w:p>
    <w:p w14:paraId="5973D845" w14:textId="4639265D" w:rsidR="000652AC" w:rsidRDefault="000652AC" w:rsidP="000652AC">
      <w:pPr>
        <w:pStyle w:val="a7"/>
      </w:pPr>
      <w:r>
        <w:t xml:space="preserve">Таким образом, получается </w:t>
      </w:r>
      <w:commentRangeStart w:id="9"/>
      <w:r>
        <w:t>выражение</w:t>
      </w:r>
      <w:commentRangeEnd w:id="9"/>
      <w:r>
        <w:rPr>
          <w:rStyle w:val="af4"/>
          <w:rFonts w:eastAsia="SimSun" w:cstheme="minorBidi"/>
          <w:color w:val="auto"/>
          <w:lang w:eastAsia="en-US"/>
        </w:rPr>
        <w:commentReference w:id="9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4129A8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4129A8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18195B0C" w:rsidR="000652AC" w:rsidRDefault="000652AC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819527" w14:textId="606F3DF0" w:rsidR="000652AC" w:rsidRDefault="000652AC" w:rsidP="000652AC">
      <w:pPr>
        <w:pStyle w:val="a7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>
        <w:rPr>
          <w:lang w:val="en-US"/>
        </w:rPr>
        <w:t xml:space="preserve"> – </w:t>
      </w:r>
      <w:r>
        <w:t xml:space="preserve">постоянная </w:t>
      </w:r>
      <w:proofErr w:type="spellStart"/>
      <w:r>
        <w:t>больцмана</w:t>
      </w:r>
      <w:proofErr w:type="spellEnd"/>
    </w:p>
    <w:p w14:paraId="26A7FD07" w14:textId="6FD70AB5" w:rsidR="00BA6FED" w:rsidRDefault="00BA6FED" w:rsidP="00BA6FED">
      <w:pPr>
        <w:pStyle w:val="3"/>
      </w:pPr>
      <w:r>
        <w:t>Связь с температурой</w:t>
      </w:r>
    </w:p>
    <w:p w14:paraId="4A170483" w14:textId="096C53B9" w:rsidR="00BA6FED" w:rsidRDefault="00BA6FED" w:rsidP="00BA6FED">
      <w:pPr>
        <w:pStyle w:val="a7"/>
        <w:ind w:firstLine="0"/>
      </w:pPr>
      <w:proofErr w:type="spellStart"/>
      <w:r>
        <w:t>Уранение</w:t>
      </w:r>
      <w:proofErr w:type="spellEnd"/>
      <w:r>
        <w:t xml:space="preserve"> </w:t>
      </w:r>
      <w:proofErr w:type="spellStart"/>
      <w:r>
        <w:t>арениуса</w:t>
      </w:r>
      <w:proofErr w:type="spellEnd"/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BA6FED" w14:paraId="48A43A62" w14:textId="77777777" w:rsidTr="00A902F1">
        <w:tc>
          <w:tcPr>
            <w:tcW w:w="500" w:type="pct"/>
          </w:tcPr>
          <w:p w14:paraId="238FE37C" w14:textId="77777777" w:rsidR="00BA6FED" w:rsidRDefault="00BA6FED" w:rsidP="004129A8">
            <w:pPr>
              <w:pStyle w:val="a7"/>
            </w:pPr>
          </w:p>
        </w:tc>
        <w:tc>
          <w:tcPr>
            <w:tcW w:w="4000" w:type="pct"/>
          </w:tcPr>
          <w:p w14:paraId="6216E3A3" w14:textId="7B1D6D8F" w:rsidR="00BA6FED" w:rsidRDefault="00BA6FED" w:rsidP="004129A8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327CB05" w14:textId="415866C8" w:rsidR="00BA6FED" w:rsidRDefault="00BA6FED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D49350" w14:textId="77777777" w:rsidR="00BA6FED" w:rsidRPr="00BA6FED" w:rsidRDefault="00BA6FED" w:rsidP="00BA6FED">
      <w:pPr>
        <w:pStyle w:val="a7"/>
        <w:ind w:firstLine="0"/>
        <w:rPr>
          <w:lang w:val="en-US"/>
        </w:rPr>
      </w:pP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73E80E34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D42BB1">
            <w:pPr>
              <w:pStyle w:val="a7"/>
              <w:ind w:firstLine="0"/>
            </w:pPr>
          </w:p>
        </w:tc>
        <w:tc>
          <w:tcPr>
            <w:tcW w:w="3925" w:type="pct"/>
          </w:tcPr>
          <w:p w14:paraId="636C7C3F" w14:textId="7E9F6CDB" w:rsidR="000E6923" w:rsidRPr="000E6923" w:rsidRDefault="00D42BB1" w:rsidP="00276558">
            <w:pPr>
              <w:pStyle w:val="a7"/>
              <w:ind w:firstLine="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5069E159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68580</wp:posOffset>
                      </wp:positionV>
                      <wp:extent cx="254000" cy="2393950"/>
                      <wp:effectExtent l="38100" t="0" r="12700" b="2540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393950"/>
                              </a:xfrm>
                              <a:prstGeom prst="leftBrace">
                                <a:avLst>
                                  <a:gd name="adj1" fmla="val 15833"/>
                                  <a:gd name="adj2" fmla="val 49315"/>
                                </a:avLst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1E0EB41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19.85pt;margin-top:5.4pt;width:20pt;height:18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" adj="363,10652" strokecolor="black [3200]" strokeweight="1.5pt">
                      <v:stroke joinstyle="miter"/>
                    </v:shape>
                  </w:pict>
                </mc:Fallback>
              </mc:AlternateConten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N</m:t>
                  </m:r>
                </m:num>
                <m:den>
                  <m:r>
                    <w:rPr>
                      <w:rFonts w:ascii="Cambria Math" w:hAnsi="Cambria Math"/>
                    </w:rPr>
                    <m:t>∂τ*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M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oMath>
          </w:p>
          <w:p w14:paraId="70976578" w14:textId="77777777" w:rsidR="000E6923" w:rsidRPr="000E6923" w:rsidRDefault="000E6923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202D85" w:rsidP="00E03B4A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*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2AB8E0F4" w:rsidR="000E6923" w:rsidRDefault="000E6923" w:rsidP="00E03B4A">
            <w:pPr>
              <w:pStyle w:val="a7"/>
            </w:pPr>
            <w:r>
              <w:t>(</w:t>
            </w:r>
            <w:r w:rsidR="00202D85">
              <w:fldChar w:fldCharType="begin"/>
            </w:r>
            <w:r w:rsidR="00202D85">
              <w:instrText xml:space="preserve"> SEQ Формула \*ARABIC </w:instrText>
            </w:r>
            <w:r w:rsidR="00202D85">
              <w:fldChar w:fldCharType="separate"/>
            </w:r>
            <w:r w:rsidR="0053439D">
              <w:rPr>
                <w:noProof/>
              </w:rPr>
              <w:t>4</w:t>
            </w:r>
            <w:r w:rsidR="00202D8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CFB1A4F" w14:textId="1FDA1EFD" w:rsidR="00E03B4A" w:rsidRPr="00D42BB1" w:rsidRDefault="00352266" w:rsidP="00D42BB1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202D85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202D85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D42BB1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202D85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D42BB1">
      <w:pPr>
        <w:pStyle w:val="a7"/>
        <w:rPr>
          <w:iCs/>
        </w:rPr>
      </w:pPr>
      <w:bookmarkStart w:id="10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E03B4A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202D85" w:rsidP="00D42BB1">
            <w:pPr>
              <w:pStyle w:val="a7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D42BB1">
            <w:pPr>
              <w:pStyle w:val="a7"/>
              <w:ind w:hanging="389"/>
            </w:pPr>
            <w:r>
              <w:rPr>
                <w:noProof/>
              </w:rPr>
              <w:drawing>
                <wp:inline distT="0" distB="0" distL="0" distR="0" wp14:anchorId="6163AFFC" wp14:editId="430B111F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518729" cy="215962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735C5364" w:rsidR="00E03B4A" w:rsidRDefault="00E03B4A" w:rsidP="00D42BB1">
            <w:pPr>
              <w:pStyle w:val="a7"/>
              <w:ind w:firstLine="406"/>
              <w:jc w:val="right"/>
            </w:pPr>
            <w:r>
              <w:t>(</w:t>
            </w:r>
            <w:r w:rsidR="00202D85">
              <w:fldChar w:fldCharType="begin"/>
            </w:r>
            <w:r w:rsidR="00202D85">
              <w:instrText xml:space="preserve"> SEQ Формула \*ARABIC </w:instrText>
            </w:r>
            <w:r w:rsidR="00202D85">
              <w:fldChar w:fldCharType="separate"/>
            </w:r>
            <w:r w:rsidR="0053439D">
              <w:rPr>
                <w:noProof/>
              </w:rPr>
              <w:t>5</w:t>
            </w:r>
            <w:r w:rsidR="00202D8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7E086F4" w14:textId="6DA4E8D9" w:rsidR="007062E5" w:rsidRPr="007062E5" w:rsidRDefault="00E03B4A" w:rsidP="000652AC">
      <w:pPr>
        <w:pStyle w:val="a7"/>
      </w:pPr>
      <w:r>
        <w:t xml:space="preserve"> </w:t>
      </w:r>
      <w:commentRangeStart w:id="11"/>
      <w:r>
        <w:t>Оригинальное моделирование</w:t>
      </w:r>
      <w:commentRangeEnd w:id="11"/>
      <w:r>
        <w:rPr>
          <w:rStyle w:val="af4"/>
          <w:rFonts w:eastAsia="SimSun" w:cstheme="minorBidi"/>
          <w:color w:val="auto"/>
          <w:lang w:eastAsia="en-US"/>
        </w:rPr>
        <w:commentReference w:id="11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  <w:lang w:val="en-US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spellStart"/>
      <w:proofErr w:type="gramStart"/>
      <w:r w:rsidR="00F5543C">
        <w:t>мкм,P</w:t>
      </w:r>
      <w:proofErr w:type="spellEnd"/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7062E5">
      <w:pPr>
        <w:pStyle w:val="2"/>
      </w:pPr>
      <w:r>
        <w:t>Основы регрессионного анализа</w:t>
      </w:r>
    </w:p>
    <w:p w14:paraId="547A90C4" w14:textId="76DA8A3A" w:rsidR="00BA6FED" w:rsidRDefault="00BA6FED" w:rsidP="00BA6FED">
      <w:pPr>
        <w:pStyle w:val="a7"/>
      </w:pPr>
      <w:r>
        <w:t xml:space="preserve">Для нахождения функциональной зависимости </w:t>
      </w:r>
      <w:r w:rsidR="00E9658C">
        <w:t xml:space="preserve">с использованием формулы </w:t>
      </w:r>
      <w:proofErr w:type="spellStart"/>
      <w:r w:rsidR="00E9658C">
        <w:t>арениуса</w:t>
      </w:r>
      <w:proofErr w:type="spellEnd"/>
      <w:r w:rsidR="00E9658C">
        <w:t xml:space="preserve"> нужно </w:t>
      </w:r>
      <w:r w:rsidR="000D5FF1">
        <w:t>построить регрессию</w:t>
      </w:r>
    </w:p>
    <w:p w14:paraId="38F5C0D7" w14:textId="2C71682B" w:rsidR="000D5FF1" w:rsidRDefault="000D5FF1" w:rsidP="00BA6FED">
      <w:pPr>
        <w:pStyle w:val="a7"/>
      </w:pPr>
      <w:r>
        <w:t xml:space="preserve">Общее </w:t>
      </w:r>
      <w:r w:rsidR="00CB4579">
        <w:t>уравнение</w:t>
      </w:r>
      <w:r>
        <w:t xml:space="preserve"> линейной регресс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4129A8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4129A8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0EF94C3B" w:rsidR="000D5FF1" w:rsidRDefault="000D5FF1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B18918" w14:textId="23F5D38D" w:rsidR="000D5FF1" w:rsidRDefault="007C466A" w:rsidP="007C466A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BC6AF7">
      <w:pPr>
        <w:pStyle w:val="3"/>
        <w:numPr>
          <w:ilvl w:val="1"/>
          <w:numId w:val="1"/>
        </w:numPr>
      </w:pPr>
      <w:r>
        <w:t>МНК</w:t>
      </w:r>
    </w:p>
    <w:p w14:paraId="25F5B69A" w14:textId="61415F5E" w:rsidR="003166DD" w:rsidRPr="007C466A" w:rsidRDefault="003166DD" w:rsidP="003166DD">
      <w:pPr>
        <w:pStyle w:val="a7"/>
      </w:pPr>
      <w:r>
        <w:t xml:space="preserve">Существует несколько способов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w:proofErr w:type="spellStart"/>
      <w:r>
        <w:t>Yэксп</w:t>
      </w:r>
      <w:proofErr w:type="spellEnd"/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>по всем значениям Y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w:proofErr w:type="spellStart"/>
      <w:r>
        <w:t>Yэкп</w:t>
      </w:r>
      <w:proofErr w:type="spellEnd"/>
      <w:r>
        <w:t xml:space="preserve">, то неизвестные коэффициенты </w:t>
      </w:r>
      <w:proofErr w:type="spellStart"/>
      <w:r>
        <w:t>bi</w:t>
      </w:r>
      <w:proofErr w:type="spellEnd"/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166DD" w14:paraId="10B517B5" w14:textId="77777777" w:rsidTr="00A902F1">
        <w:tc>
          <w:tcPr>
            <w:tcW w:w="500" w:type="pct"/>
          </w:tcPr>
          <w:p w14:paraId="4D302B4F" w14:textId="77777777" w:rsidR="003166DD" w:rsidRDefault="003166DD" w:rsidP="004129A8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4129A8">
            <w:pPr>
              <w:pStyle w:val="a7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F=∑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(Y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эксп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⟶</m:t>
                </m:r>
                <m:r>
                  <w:rPr>
                    <w:rFonts w:ascii="Cambria Math" w:hAnsi="Cambria Math"/>
                    <w:lang w:val="en-US"/>
                  </w:rPr>
                  <m:t>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4D498C8A" w:rsidR="003166DD" w:rsidRDefault="003166DD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3D0404" w14:textId="1030DAC1" w:rsidR="007062E5" w:rsidRDefault="00BC6AF7" w:rsidP="007062E5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4129A8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BC6AF7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07732FF4" wp14:editId="01F56ED5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04737" cy="16632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462EDD0" w:rsidR="00BC6AF7" w:rsidRDefault="00BC6AF7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D44D590" w14:textId="5AF46DA8" w:rsidR="00BC6AF7" w:rsidRDefault="003E3C9C" w:rsidP="003E3C9C">
      <w:pPr>
        <w:pStyle w:val="a6"/>
      </w:pPr>
      <w:r>
        <w:lastRenderedPageBreak/>
        <w:t xml:space="preserve">Это можно записать в виде матричных </w:t>
      </w:r>
      <w:proofErr w:type="gramStart"/>
      <w:r>
        <w:t>уравнений</w:t>
      </w:r>
      <w:proofErr w:type="gramEnd"/>
      <w:r>
        <w:t xml:space="preserve"> Ах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A902F1">
        <w:tc>
          <w:tcPr>
            <w:tcW w:w="500" w:type="pct"/>
          </w:tcPr>
          <w:p w14:paraId="544EB145" w14:textId="77777777" w:rsidR="003E3C9C" w:rsidRDefault="003E3C9C" w:rsidP="004129A8">
            <w:pPr>
              <w:pStyle w:val="a7"/>
            </w:pPr>
          </w:p>
        </w:tc>
        <w:tc>
          <w:tcPr>
            <w:tcW w:w="4000" w:type="pct"/>
          </w:tcPr>
          <w:p w14:paraId="69F37AC2" w14:textId="61860F3F" w:rsidR="003E3C9C" w:rsidRDefault="003E3C9C" w:rsidP="003E3C9C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6BA6D64B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2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588526" cy="37926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074D69" w:rsidR="003E3C9C" w:rsidRDefault="003E3C9C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E1FB0F4" w14:textId="77777777" w:rsidR="003E3C9C" w:rsidRPr="003E3C9C" w:rsidRDefault="003E3C9C" w:rsidP="003E3C9C">
      <w:pPr>
        <w:pStyle w:val="a6"/>
      </w:pPr>
    </w:p>
    <w:p w14:paraId="05363F69" w14:textId="2910E5DE" w:rsidR="007062E5" w:rsidRDefault="007062E5" w:rsidP="007062E5">
      <w:pPr>
        <w:pStyle w:val="3"/>
        <w:numPr>
          <w:ilvl w:val="1"/>
          <w:numId w:val="1"/>
        </w:numPr>
      </w:pPr>
      <w:r>
        <w:t>Оценка коэффициентов</w:t>
      </w:r>
    </w:p>
    <w:p w14:paraId="084F2C6D" w14:textId="3077D372" w:rsidR="003E3C9C" w:rsidRDefault="003E3C9C" w:rsidP="003E3C9C">
      <w:pPr>
        <w:pStyle w:val="a7"/>
      </w:pPr>
      <w:r>
        <w:t>Для проверки</w:t>
      </w:r>
      <w:r>
        <w:t xml:space="preserve"> </w:t>
      </w:r>
      <w:r>
        <w:rPr>
          <w:rFonts w:hint="eastAsia"/>
        </w:rPr>
        <w:t>значимости таких коэффициентов найденные значения</w:t>
      </w:r>
      <w:r w:rsidR="00F3277F" w:rsidRPr="00F3277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3277F" w:rsidRPr="00F3277F">
        <w:t xml:space="preserve"> </w:t>
      </w:r>
      <w:r>
        <w:rPr>
          <w:rFonts w:hint="eastAsia"/>
        </w:rPr>
        <w:t>сопоставляют с</w:t>
      </w:r>
      <w:r>
        <w:t xml:space="preserve"> </w:t>
      </w:r>
      <w:r>
        <w:t xml:space="preserve">погрешностями их определения </w:t>
      </w:r>
      <w:r>
        <w:t>b</w:t>
      </w:r>
      <w:r>
        <w:rPr>
          <w:rFonts w:ascii="Calibri" w:eastAsia="Calibri" w:hAnsi="Calibri" w:cs="Calibri" w:hint="eastAsia"/>
        </w:rPr>
        <w:t>􀭧</w:t>
      </w:r>
      <w:r>
        <w:t>. Погрешности рассчитывают из данных по</w:t>
      </w:r>
      <w:r>
        <w:t xml:space="preserve"> </w:t>
      </w:r>
      <w:r>
        <w:rPr>
          <w:rFonts w:hint="eastAsia"/>
        </w:rPr>
        <w:t>воспроизводимости</w:t>
      </w:r>
      <w:r>
        <w:t xml:space="preserve"> величины </w:t>
      </w:r>
      <w:proofErr w:type="spellStart"/>
      <w:r>
        <w:t>Yэксп</w:t>
      </w:r>
      <w:proofErr w:type="spellEnd"/>
      <w:r>
        <w:t xml:space="preserve"> при дублировании опытов в одних и тех же</w:t>
      </w:r>
      <w:r>
        <w:t xml:space="preserve"> </w:t>
      </w:r>
      <w:r>
        <w:rPr>
          <w:rFonts w:hint="eastAsia"/>
        </w:rPr>
        <w:t>условиях</w:t>
      </w:r>
      <w:r>
        <w:t>, при неизменности всех факторов. Пусть проведено n независимых</w:t>
      </w:r>
      <w:r>
        <w:t xml:space="preserve"> </w:t>
      </w:r>
      <w:r>
        <w:rPr>
          <w:rFonts w:hint="eastAsia"/>
        </w:rPr>
        <w:t>опытов</w:t>
      </w:r>
      <w:r>
        <w:t>, а каждый из них дублировали m раз. Для каждого опыта находят</w:t>
      </w:r>
      <w:r>
        <w:t xml:space="preserve"> </w:t>
      </w:r>
      <w:r>
        <w:rPr>
          <w:rFonts w:hint="eastAsia"/>
        </w:rPr>
        <w:t>дисперсию</w:t>
      </w:r>
      <w:r w:rsidR="002C52CF" w:rsidRPr="002C52CF">
        <w:t xml:space="preserve"> </w:t>
      </w:r>
      <w:r w:rsidR="002C52CF">
        <w:t>воспроизводимост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4129A8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2C52CF" w:rsidP="004129A8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n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Y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эксп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  <m: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m-1</m:t>
                    </m:r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4AB500F0" w:rsidR="002C52CF" w:rsidRDefault="002C52CF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D785F03" w14:textId="3901DAFE" w:rsidR="002C52CF" w:rsidRPr="003E3C9C" w:rsidRDefault="002C52CF" w:rsidP="002C52CF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2C52CF">
      <w:pPr>
        <w:pStyle w:val="a7"/>
      </w:pPr>
      <w:r>
        <w:rPr>
          <w:rFonts w:hint="eastAsia"/>
        </w:rPr>
        <w:t xml:space="preserve">В случае с однофакторной регрессией вида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hint="eastAsia"/>
        </w:rPr>
        <w:t>X или</w:t>
      </w:r>
      <w:r w:rsidRPr="002C52CF">
        <w:t xml:space="preserve"> </w:t>
      </w:r>
      <w:r>
        <w:t>многофакторной линейной регрессией при ортогональном плане эксперимента,</w:t>
      </w:r>
      <w:r w:rsidRPr="002C52CF">
        <w:t xml:space="preserve"> </w:t>
      </w:r>
      <w:r>
        <w:t>погрешность коэффициентов легко рассчитать, исходя из дисперсии</w:t>
      </w:r>
      <w:r w:rsidRPr="002C52CF">
        <w:t xml:space="preserve">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21161D">
      <w:pPr>
        <w:pStyle w:val="3"/>
      </w:pPr>
      <w:r>
        <w:t>Проверка адекватности регрессии</w:t>
      </w:r>
    </w:p>
    <w:p w14:paraId="19F707BB" w14:textId="1CE8E4C5" w:rsidR="000A3A85" w:rsidRPr="000A3A85" w:rsidRDefault="00FB5A3E" w:rsidP="000A3A85">
      <w:pPr>
        <w:pStyle w:val="a7"/>
        <w:rPr>
          <w:i/>
        </w:rPr>
      </w:pPr>
      <w:r>
        <w:t>Разброс результатов</w:t>
      </w:r>
      <w:r>
        <w:t xml:space="preserve"> </w:t>
      </w:r>
      <w:r>
        <w:rPr>
          <w:rFonts w:hint="eastAsia"/>
        </w:rPr>
        <w:t xml:space="preserve">параллельных опытов оценивается дисперсией воспроизводимости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>, невязки</w:t>
      </w:r>
      <w:r>
        <w:t xml:space="preserve"> </w:t>
      </w:r>
      <w:r>
        <w:rPr>
          <w:rFonts w:hint="eastAsia"/>
        </w:rPr>
        <w:t xml:space="preserve">– дисперсией адекватности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US"/>
              </w:rPr>
              <m:t>m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k</m:t>
            </m:r>
          </m:den>
        </m:f>
      </m:oMath>
      <w:r>
        <w:rPr>
          <w:rFonts w:hint="eastAsia"/>
        </w:rPr>
        <w:t>. Сопоставление двух дисперсий проводится по</w:t>
      </w:r>
      <w:r>
        <w:t xml:space="preserve"> </w:t>
      </w:r>
      <w:r>
        <w:t>критерию Фишера</w:t>
      </w:r>
      <w:r w:rsidR="000A3A85" w:rsidRPr="000A3A85">
        <w:t xml:space="preserve">: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d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r w:rsidR="000A3A85" w:rsidRPr="000A3A85">
        <w:t xml:space="preserve">, </w:t>
      </w:r>
      <w:r w:rsidR="000A3A85">
        <w:t xml:space="preserve">если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/>
            <w:lang w:val="en-US"/>
          </w:rPr>
          <m:t>F</m:t>
        </m:r>
      </m:oMath>
      <w:r w:rsidR="000A3A85" w:rsidRPr="000A3A85">
        <w:t xml:space="preserve">, </w:t>
      </w:r>
      <w:r w:rsidR="000A3A85">
        <w:t>регрессия считается адекватной.</w:t>
      </w:r>
    </w:p>
    <w:p w14:paraId="46492184" w14:textId="77777777" w:rsidR="000A3A85" w:rsidRPr="000A3A85" w:rsidRDefault="000A3A85" w:rsidP="000A3A85">
      <w:pPr>
        <w:pStyle w:val="a7"/>
      </w:pPr>
    </w:p>
    <w:p w14:paraId="57C4E5EE" w14:textId="77777777" w:rsidR="00F3277F" w:rsidRPr="00F3277F" w:rsidRDefault="00F3277F" w:rsidP="002C52CF">
      <w:pPr>
        <w:pStyle w:val="a7"/>
      </w:pPr>
    </w:p>
    <w:p w14:paraId="5696AAD1" w14:textId="2EFD8A32" w:rsidR="00925AA8" w:rsidRPr="00BA0302" w:rsidRDefault="00925AA8" w:rsidP="00925AA8">
      <w:pPr>
        <w:pStyle w:val="1"/>
      </w:pPr>
      <w:r>
        <w:lastRenderedPageBreak/>
        <w:t>Экспериментальная часть</w:t>
      </w:r>
      <w:bookmarkEnd w:id="10"/>
    </w:p>
    <w:p w14:paraId="59A22826" w14:textId="01B28854" w:rsidR="0074044A" w:rsidRDefault="00D27E5F" w:rsidP="00C5000C">
      <w:pPr>
        <w:pStyle w:val="a7"/>
        <w:rPr>
          <w:color w:val="auto"/>
        </w:rPr>
      </w:pPr>
      <w:r>
        <w:rPr>
          <w:color w:val="auto"/>
        </w:rPr>
        <w:t xml:space="preserve">Для оценки коэффициентов диффузии использовалось </w:t>
      </w:r>
      <w:r w:rsidRPr="00D27E5F">
        <w:rPr>
          <w:color w:val="auto"/>
          <w:highlight w:val="yellow"/>
        </w:rPr>
        <w:t>модель…</w:t>
      </w:r>
      <w:r>
        <w:rPr>
          <w:color w:val="auto"/>
        </w:rPr>
        <w:t xml:space="preserve"> </w:t>
      </w:r>
    </w:p>
    <w:p w14:paraId="1F957F4A" w14:textId="50E4BF92" w:rsidR="0074044A" w:rsidRDefault="0074044A" w:rsidP="007262F8">
      <w:pPr>
        <w:pStyle w:val="a7"/>
        <w:ind w:firstLine="708"/>
        <w:rPr>
          <w:color w:val="auto"/>
        </w:rPr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. 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77777777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>
        <w:rPr>
          <w:color w:val="auto"/>
        </w:rPr>
        <w:t xml:space="preserve">. Для каждого кадра видео (частота дискретизации видео была выбрана равной 1 </w:t>
      </w:r>
      <w:r>
        <w:rPr>
          <w:color w:val="auto"/>
          <w:lang w:val="en-US"/>
        </w:rPr>
        <w:t>FPS</w:t>
      </w:r>
      <w:r>
        <w:rPr>
          <w:color w:val="auto"/>
        </w:rPr>
        <w:t>) выделалось несколько областей, соответствующих положениям отдельных значений на дисплее, далее 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p w14:paraId="49085155" w14:textId="6EE2C36E" w:rsidR="00D27E5F" w:rsidRDefault="00D27E5F" w:rsidP="00C5000C">
      <w:pPr>
        <w:pStyle w:val="a7"/>
      </w:pPr>
    </w:p>
    <w:p w14:paraId="0C64992D" w14:textId="29FA10A3" w:rsidR="00C61528" w:rsidRDefault="00C61528" w:rsidP="00C61528">
      <w:pPr>
        <w:pStyle w:val="a7"/>
      </w:pPr>
      <w:r>
        <w:t>На начальном этапе заведомо ошибочные значения вязкость - температура фильтровались с помощью простого ограничения на диапазон значений вязкости и температуры. Чтобы учесть начальные колебания температуры и вязкости в системе и исключить их из рассмотрения, для некоторых экспериментов удалялись первые несколько (1-2) минут.</w:t>
      </w:r>
    </w:p>
    <w:p w14:paraId="0C704EAC" w14:textId="186B7964" w:rsidR="007A37FF" w:rsidRDefault="00C61528" w:rsidP="00C5000C">
      <w:pPr>
        <w:pStyle w:val="a7"/>
      </w:pPr>
      <w:r>
        <w:t>После чего д</w:t>
      </w:r>
      <w:r w:rsidR="007A37FF">
        <w:t xml:space="preserve">анные преобразовывались к линейному виду </w:t>
      </w:r>
      <w:r w:rsidR="007A37FF" w:rsidRPr="007A37FF">
        <w:rPr>
          <w:highlight w:val="yellow"/>
        </w:rPr>
        <w:t>вид</w:t>
      </w:r>
      <w:r w:rsidR="006231DF">
        <w:t>,</w:t>
      </w:r>
      <w:r w:rsidR="009136BD">
        <w:t xml:space="preserve"> </w:t>
      </w:r>
      <w:r>
        <w:t xml:space="preserve">и </w:t>
      </w:r>
      <w:r w:rsidR="009136BD">
        <w:t xml:space="preserve">использовался </w:t>
      </w:r>
      <w:r w:rsidR="009136BD">
        <w:rPr>
          <w:lang w:val="en-US"/>
        </w:rPr>
        <w:t>IQR</w:t>
      </w:r>
      <w:r w:rsidR="009136BD">
        <w:t xml:space="preserve"> фильтр </w:t>
      </w:r>
      <w:r w:rsidR="009136BD" w:rsidRPr="009136BD">
        <w:rPr>
          <w:highlight w:val="yellow"/>
        </w:rPr>
        <w:t>параметры фильтра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>
        <w:t>:</w:t>
      </w:r>
    </w:p>
    <w:p w14:paraId="61FB37C7" w14:textId="12EB0A42" w:rsidR="00C61528" w:rsidRDefault="00C61528" w:rsidP="00C5000C">
      <w:pPr>
        <w:pStyle w:val="a7"/>
      </w:pPr>
      <w:r>
        <w:t xml:space="preserve">Полученные очищенные данные использовались для аппроксимации формулой </w:t>
      </w:r>
      <w:r w:rsidRPr="00C61528">
        <w:rPr>
          <w:highlight w:val="yellow"/>
        </w:rPr>
        <w:t>формула</w:t>
      </w:r>
      <w:r>
        <w:t xml:space="preserve"> с помощью МНК. Проводилась статистическая оценка полученных коэффициентов уравнения регрессии: </w:t>
      </w:r>
      <w:r w:rsidRPr="00C61528">
        <w:rPr>
          <w:highlight w:val="yellow"/>
        </w:rPr>
        <w:t>график и таблица</w:t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05140A41" w14:textId="520D9854" w:rsidR="005723DD" w:rsidRDefault="007816BA" w:rsidP="00C5000C">
      <w:pPr>
        <w:pStyle w:val="a7"/>
      </w:pPr>
      <w:r w:rsidRPr="005723DD">
        <w:rPr>
          <w:highlight w:val="yellow"/>
        </w:rPr>
        <w:t>С</w:t>
      </w:r>
      <w:r w:rsidR="005723DD" w:rsidRPr="005723DD">
        <w:rPr>
          <w:highlight w:val="yellow"/>
        </w:rPr>
        <w:t>равнение</w:t>
      </w:r>
    </w:p>
    <w:p w14:paraId="1730E073" w14:textId="77777777" w:rsidR="007816BA" w:rsidRDefault="007816BA" w:rsidP="00C5000C">
      <w:pPr>
        <w:pStyle w:val="a7"/>
      </w:pPr>
    </w:p>
    <w:p w14:paraId="2E1C6518" w14:textId="77777777" w:rsidR="00074D20" w:rsidRPr="00C42602" w:rsidRDefault="00074D20" w:rsidP="00C5000C">
      <w:pPr>
        <w:pStyle w:val="a7"/>
      </w:pPr>
    </w:p>
    <w:p w14:paraId="73A48828" w14:textId="77777777" w:rsidR="004554DB" w:rsidRPr="004554DB" w:rsidRDefault="004554DB" w:rsidP="00925AA8">
      <w:pPr>
        <w:pStyle w:val="a7"/>
      </w:pPr>
    </w:p>
    <w:sectPr w:rsidR="004554DB" w:rsidRPr="004554DB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HOME" w:date="2023-12-13T13:47:00Z" w:initials="H">
    <w:p w14:paraId="1D6676CC" w14:textId="5B56FC9C" w:rsidR="00202D85" w:rsidRDefault="00202D85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HOME" w:date="2023-12-20T17:30:00Z" w:initials="H">
    <w:p w14:paraId="73958E5C" w14:textId="72643EDD" w:rsidR="00202D85" w:rsidRPr="00202D85" w:rsidRDefault="00202D85">
      <w:pPr>
        <w:pStyle w:val="af5"/>
      </w:pPr>
      <w:r>
        <w:rPr>
          <w:rStyle w:val="af4"/>
        </w:rPr>
        <w:annotationRef/>
      </w:r>
      <w:r>
        <w:t>Удалить вывод</w:t>
      </w:r>
    </w:p>
  </w:comment>
  <w:comment w:id="9" w:author="HOME" w:date="2023-12-20T17:47:00Z" w:initials="H">
    <w:p w14:paraId="146E7C58" w14:textId="77777777" w:rsidR="000652AC" w:rsidRDefault="000652AC">
      <w:pPr>
        <w:pStyle w:val="af5"/>
      </w:pPr>
      <w:r>
        <w:rPr>
          <w:rStyle w:val="af4"/>
        </w:rPr>
        <w:annotationRef/>
      </w:r>
      <w:r>
        <w:t xml:space="preserve">Методичка </w:t>
      </w:r>
      <w:proofErr w:type="spellStart"/>
      <w:r>
        <w:t>мгу</w:t>
      </w:r>
      <w:proofErr w:type="spellEnd"/>
    </w:p>
    <w:p w14:paraId="421E3C3D" w14:textId="28A9C81B" w:rsidR="000652AC" w:rsidRDefault="000652AC">
      <w:pPr>
        <w:pStyle w:val="af5"/>
      </w:pPr>
    </w:p>
  </w:comment>
  <w:comment w:id="11" w:author="HOME" w:date="2023-12-20T13:26:00Z" w:initials="H">
    <w:p w14:paraId="253D677B" w14:textId="245EB37C" w:rsidR="00202D85" w:rsidRDefault="00202D85">
      <w:pPr>
        <w:pStyle w:val="af5"/>
      </w:pPr>
      <w:r>
        <w:rPr>
          <w:rStyle w:val="af4"/>
        </w:rPr>
        <w:annotationRef/>
      </w:r>
      <w:r>
        <w:t>исправить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D6676CC" w15:done="0"/>
  <w15:commentEx w15:paraId="73958E5C" w15:done="0"/>
  <w15:commentEx w15:paraId="421E3C3D" w15:done="0"/>
  <w15:commentEx w15:paraId="253D677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2DA320" w16cex:dateUtc="2023-12-20T14:30:00Z"/>
  <w16cex:commentExtensible w16cex:durableId="292DA747" w16cex:dateUtc="2023-12-20T14:47:00Z"/>
  <w16cex:commentExtensible w16cex:durableId="292D69EC" w16cex:dateUtc="2023-12-20T10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D6676CC" w16cid:durableId="29243479"/>
  <w16cid:commentId w16cid:paraId="73958E5C" w16cid:durableId="292DA320"/>
  <w16cid:commentId w16cid:paraId="421E3C3D" w16cid:durableId="292DA747"/>
  <w16cid:commentId w16cid:paraId="253D677B" w16cid:durableId="292D69E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AFAE2F5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652AC"/>
    <w:rsid w:val="00074D20"/>
    <w:rsid w:val="000A3A85"/>
    <w:rsid w:val="000D5FF1"/>
    <w:rsid w:val="000E6923"/>
    <w:rsid w:val="001579AD"/>
    <w:rsid w:val="001C6E45"/>
    <w:rsid w:val="00202D85"/>
    <w:rsid w:val="0021161D"/>
    <w:rsid w:val="00276558"/>
    <w:rsid w:val="00282270"/>
    <w:rsid w:val="002C52CF"/>
    <w:rsid w:val="003166DD"/>
    <w:rsid w:val="00352266"/>
    <w:rsid w:val="003B2131"/>
    <w:rsid w:val="003E3C9C"/>
    <w:rsid w:val="003E4B78"/>
    <w:rsid w:val="00431E90"/>
    <w:rsid w:val="00434EB5"/>
    <w:rsid w:val="004554DB"/>
    <w:rsid w:val="004A1A07"/>
    <w:rsid w:val="0053439D"/>
    <w:rsid w:val="005723DD"/>
    <w:rsid w:val="005A0B11"/>
    <w:rsid w:val="005C069E"/>
    <w:rsid w:val="006231DF"/>
    <w:rsid w:val="007062E5"/>
    <w:rsid w:val="007262F8"/>
    <w:rsid w:val="0074044A"/>
    <w:rsid w:val="007816BA"/>
    <w:rsid w:val="007A37FF"/>
    <w:rsid w:val="007B3D80"/>
    <w:rsid w:val="007C466A"/>
    <w:rsid w:val="008C57DA"/>
    <w:rsid w:val="008E44BB"/>
    <w:rsid w:val="009136BD"/>
    <w:rsid w:val="00925AA8"/>
    <w:rsid w:val="00986EA8"/>
    <w:rsid w:val="00A613A9"/>
    <w:rsid w:val="00B14DD4"/>
    <w:rsid w:val="00B3381C"/>
    <w:rsid w:val="00BA6FED"/>
    <w:rsid w:val="00BC6AF7"/>
    <w:rsid w:val="00C03404"/>
    <w:rsid w:val="00C42602"/>
    <w:rsid w:val="00C5000C"/>
    <w:rsid w:val="00C61528"/>
    <w:rsid w:val="00CB4579"/>
    <w:rsid w:val="00CE596B"/>
    <w:rsid w:val="00CF0E89"/>
    <w:rsid w:val="00D21DA6"/>
    <w:rsid w:val="00D25FD3"/>
    <w:rsid w:val="00D27E5F"/>
    <w:rsid w:val="00D42BB1"/>
    <w:rsid w:val="00E03B4A"/>
    <w:rsid w:val="00E9658C"/>
    <w:rsid w:val="00F3277F"/>
    <w:rsid w:val="00F44000"/>
    <w:rsid w:val="00F5543C"/>
    <w:rsid w:val="00FB5A3E"/>
    <w:rsid w:val="00FB7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microsoft.com/office/2011/relationships/commentsExtended" Target="commentsExtended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comments" Target="comments.xml"/><Relationship Id="rId11" Type="http://schemas.openxmlformats.org/officeDocument/2006/relationships/image" Target="media/image3.png"/><Relationship Id="rId5" Type="http://schemas.openxmlformats.org/officeDocument/2006/relationships/image" Target="media/image1.jpeg"/><Relationship Id="rId15" Type="http://schemas.openxmlformats.org/officeDocument/2006/relationships/glossaryDocument" Target="glossary/document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microsoft.com/office/2018/08/relationships/commentsExtensible" Target="commentsExtensible.xml"/><Relationship Id="rId14" Type="http://schemas.microsoft.com/office/2011/relationships/people" Target="peop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7D6BD6"/>
    <w:rsid w:val="008254A4"/>
    <w:rsid w:val="008E54E6"/>
    <w:rsid w:val="00CA7B47"/>
    <w:rsid w:val="00D930D5"/>
    <w:rsid w:val="00DB4C74"/>
    <w:rsid w:val="00E41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D6BD6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8</TotalTime>
  <Pages>12</Pages>
  <Words>8736</Words>
  <Characters>49801</Characters>
  <Application>Microsoft Office Word</Application>
  <DocSecurity>0</DocSecurity>
  <Lines>415</Lines>
  <Paragraphs>1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6</cp:revision>
  <dcterms:created xsi:type="dcterms:W3CDTF">2023-12-13T10:20:00Z</dcterms:created>
  <dcterms:modified xsi:type="dcterms:W3CDTF">2023-12-20T17:25:00Z</dcterms:modified>
</cp:coreProperties>
</file>